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DB69E" w14:textId="77777777" w:rsidR="007A0FA8" w:rsidRPr="00496C36" w:rsidRDefault="007A0FA8" w:rsidP="00E76B03">
      <w:pPr>
        <w:pStyle w:val="Sansinterligne"/>
        <w:jc w:val="center"/>
        <w:rPr>
          <w:b/>
          <w:color w:val="0070C0"/>
          <w:sz w:val="18"/>
          <w:szCs w:val="18"/>
        </w:rPr>
      </w:pPr>
      <w:r>
        <w:rPr>
          <w:rFonts w:ascii="Trebuchet MS" w:hAnsi="Trebuchet MS"/>
          <w:color w:val="0070C0"/>
          <w:sz w:val="28"/>
          <w:szCs w:val="28"/>
          <w:shd w:val="clear" w:color="auto" w:fill="FFFFFF"/>
        </w:rPr>
        <w:t xml:space="preserve">Résumé : </w:t>
      </w:r>
      <w:r w:rsidRPr="00496C36">
        <w:rPr>
          <w:rFonts w:ascii="Trebuchet MS" w:hAnsi="Trebuchet MS"/>
          <w:color w:val="0070C0"/>
          <w:sz w:val="28"/>
          <w:szCs w:val="28"/>
          <w:shd w:val="clear" w:color="auto" w:fill="FFFFFF"/>
        </w:rPr>
        <w:t>59èmes Journées scientifiques de la SFPM</w:t>
      </w:r>
    </w:p>
    <w:p w14:paraId="39E39B80" w14:textId="77777777" w:rsidR="007A0FA8" w:rsidRDefault="007A0FA8" w:rsidP="00E76B03">
      <w:pPr>
        <w:pStyle w:val="Sansinterligne"/>
        <w:jc w:val="center"/>
        <w:rPr>
          <w:b/>
        </w:rPr>
      </w:pPr>
    </w:p>
    <w:p w14:paraId="6BD1431B" w14:textId="77777777" w:rsidR="007A0FA8" w:rsidRDefault="007A0FA8" w:rsidP="007A0FA8">
      <w:pPr>
        <w:pStyle w:val="Sansinterligne"/>
        <w:rPr>
          <w:b/>
        </w:rPr>
      </w:pPr>
      <w:r>
        <w:rPr>
          <w:b/>
        </w:rPr>
        <w:t>Titre : la phrase du titre ne contient qu’une majuscule sur le premier mot</w:t>
      </w:r>
    </w:p>
    <w:p w14:paraId="56085932" w14:textId="77777777" w:rsidR="007A0FA8" w:rsidRPr="00DA70DA" w:rsidRDefault="007A0FA8" w:rsidP="007A0FA8">
      <w:pPr>
        <w:pStyle w:val="Sansinterligne"/>
        <w:rPr>
          <w:b/>
        </w:rPr>
      </w:pPr>
    </w:p>
    <w:p w14:paraId="1952ACB5" w14:textId="77777777" w:rsidR="007A0FA8" w:rsidRPr="00DA70DA" w:rsidRDefault="007A0FA8" w:rsidP="007A0FA8">
      <w:pPr>
        <w:pStyle w:val="Sansinterligne"/>
      </w:pPr>
      <w:r w:rsidRPr="00DA70DA">
        <w:t xml:space="preserve">A. </w:t>
      </w:r>
      <w:proofErr w:type="spellStart"/>
      <w:r w:rsidRPr="00DA70DA">
        <w:t>Auteur</w:t>
      </w:r>
      <w:r w:rsidRPr="00DA70DA">
        <w:rPr>
          <w:vertAlign w:val="superscript"/>
        </w:rPr>
        <w:t>a</w:t>
      </w:r>
      <w:proofErr w:type="spellEnd"/>
      <w:r w:rsidRPr="00DA70DA">
        <w:t xml:space="preserve">, </w:t>
      </w:r>
      <w:r>
        <w:t xml:space="preserve">B. </w:t>
      </w:r>
      <w:proofErr w:type="spellStart"/>
      <w:r>
        <w:t>Co-auteur</w:t>
      </w:r>
      <w:r w:rsidRPr="00B51FBF">
        <w:rPr>
          <w:vertAlign w:val="superscript"/>
        </w:rPr>
        <w:t>a</w:t>
      </w:r>
      <w:proofErr w:type="spellEnd"/>
      <w:r>
        <w:t xml:space="preserve">, </w:t>
      </w:r>
      <w:proofErr w:type="spellStart"/>
      <w:r w:rsidRPr="00DA70DA">
        <w:t>J.</w:t>
      </w:r>
      <w:proofErr w:type="gramStart"/>
      <w:r w:rsidRPr="00DA70DA">
        <w:t>R.</w:t>
      </w:r>
      <w:r>
        <w:t>Co</w:t>
      </w:r>
      <w:proofErr w:type="gramEnd"/>
      <w:r>
        <w:t>-auteur</w:t>
      </w:r>
      <w:r>
        <w:rPr>
          <w:vertAlign w:val="superscript"/>
        </w:rPr>
        <w:t>b</w:t>
      </w:r>
      <w:proofErr w:type="spellEnd"/>
    </w:p>
    <w:p w14:paraId="13B8518E" w14:textId="77777777" w:rsidR="007A0FA8" w:rsidRPr="00DA70DA" w:rsidRDefault="007A0FA8" w:rsidP="007A0FA8">
      <w:pPr>
        <w:pStyle w:val="Sansinterligne"/>
        <w:rPr>
          <w:vertAlign w:val="superscript"/>
        </w:rPr>
      </w:pPr>
    </w:p>
    <w:p w14:paraId="211D7819" w14:textId="77777777" w:rsidR="007A0FA8" w:rsidRPr="00DA70DA" w:rsidRDefault="007A0FA8" w:rsidP="007A0FA8">
      <w:pPr>
        <w:pStyle w:val="Sansinterligne"/>
      </w:pPr>
      <w:proofErr w:type="gramStart"/>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gramEnd"/>
      <w:r>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bookmarkStart w:id="0" w:name="_GoBack"/>
      <w:bookmarkEnd w:id="0"/>
    </w:p>
    <w:p w14:paraId="029523D0" w14:textId="77777777" w:rsidR="007A0FA8" w:rsidRPr="00DA70DA" w:rsidRDefault="007A0FA8" w:rsidP="007A0FA8">
      <w:pPr>
        <w:pStyle w:val="Sansinterligne"/>
      </w:pPr>
      <w:proofErr w:type="gramStart"/>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gramEnd"/>
      <w:r>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2E8B960A" w14:textId="77777777" w:rsidR="007A0FA8" w:rsidRPr="00DA70DA" w:rsidRDefault="007A0FA8" w:rsidP="007A0FA8">
      <w:pPr>
        <w:pStyle w:val="Sansinterligne"/>
        <w:ind w:left="1416"/>
      </w:pPr>
    </w:p>
    <w:p w14:paraId="3C07CF4F" w14:textId="77777777" w:rsidR="007A0FA8" w:rsidRDefault="007A0FA8" w:rsidP="007A0FA8">
      <w:pPr>
        <w:pStyle w:val="Sansinterligne"/>
        <w:jc w:val="both"/>
      </w:pPr>
      <w:r>
        <w:t>Notez que les Auteurs ont une seule majuscule et qu’ils ont tous une affiliation. Il est recommandé de démarrer de ce fichier et non pas d’un fichier Word vierge. La structure du résumé (introduction/méthodes/résultats/conclusions) est OBLIGATOIRE.</w:t>
      </w:r>
    </w:p>
    <w:p w14:paraId="12A8D3BB" w14:textId="77777777" w:rsidR="007A0FA8" w:rsidRDefault="007A0FA8" w:rsidP="007A0FA8">
      <w:pPr>
        <w:pStyle w:val="Sansinterligne"/>
        <w:jc w:val="both"/>
      </w:pPr>
      <w:r>
        <w:t xml:space="preserve">Vous pouvez utiliser 3000 caractères espaces compris en comptant depuis le mot </w:t>
      </w:r>
      <w:r w:rsidRPr="005B575D">
        <w:rPr>
          <w:i/>
        </w:rPr>
        <w:t>Introduction</w:t>
      </w:r>
      <w:r>
        <w:t xml:space="preserve"> jusqu’au dernier caractère de la section référence. Ces caractères seront copiés dans le champ « </w:t>
      </w:r>
      <w:r w:rsidRPr="004F6336">
        <w:t>Résumé</w:t>
      </w:r>
      <w:r>
        <w:t xml:space="preserve"> » </w:t>
      </w:r>
      <w:r w:rsidRPr="004F6336">
        <w:t>lors de la première étape du processus de soumission.</w:t>
      </w:r>
    </w:p>
    <w:p w14:paraId="71CF7217" w14:textId="77777777" w:rsidR="007A0FA8" w:rsidRDefault="007A0FA8" w:rsidP="007A0FA8">
      <w:pPr>
        <w:pStyle w:val="Sansinterligne"/>
        <w:jc w:val="both"/>
      </w:pPr>
    </w:p>
    <w:p w14:paraId="3E58CF4C" w14:textId="77777777" w:rsidR="007A0FA8" w:rsidRPr="00DA70DA" w:rsidRDefault="007A0FA8" w:rsidP="007A0FA8">
      <w:pPr>
        <w:pStyle w:val="Sansinterligne"/>
        <w:jc w:val="both"/>
      </w:pPr>
      <w:r w:rsidRPr="00E46284">
        <w:rPr>
          <w:i/>
        </w:rPr>
        <w:t>Introduction</w:t>
      </w:r>
      <w:r>
        <w:rPr>
          <w:i/>
        </w:rPr>
        <w:t> :</w:t>
      </w:r>
      <w:r w:rsidRPr="00E46284">
        <w:t xml:space="preserve"> </w:t>
      </w:r>
      <w:r w:rsidRPr="00DA70DA">
        <w:t>Ceci est le texte d’introduction.</w:t>
      </w:r>
      <w:r>
        <w:t xml:space="preserve"> Ce paragraphe expose le sujet sans décrire les matériels et méthodes et sans résultats.</w:t>
      </w:r>
    </w:p>
    <w:p w14:paraId="701562A9" w14:textId="77777777" w:rsidR="007A0FA8" w:rsidRPr="00DA70DA" w:rsidRDefault="007A0FA8" w:rsidP="007A0FA8">
      <w:pPr>
        <w:pStyle w:val="Sansinterligne"/>
        <w:jc w:val="both"/>
      </w:pPr>
    </w:p>
    <w:p w14:paraId="7F76D53E" w14:textId="77777777" w:rsidR="007A0FA8" w:rsidRPr="00DA70DA" w:rsidRDefault="007A0FA8" w:rsidP="007A0FA8">
      <w:pPr>
        <w:pStyle w:val="Sansinterligne"/>
        <w:jc w:val="both"/>
      </w:pPr>
      <w:r w:rsidRPr="00DA70DA">
        <w:rPr>
          <w:i/>
        </w:rPr>
        <w:t>Méthodes</w:t>
      </w:r>
      <w:r>
        <w:rPr>
          <w:i/>
        </w:rPr>
        <w:t> :</w:t>
      </w:r>
      <w:r w:rsidRPr="00DA70DA">
        <w:t xml:space="preserve"> Le</w:t>
      </w:r>
      <w:r>
        <w:t>s</w:t>
      </w:r>
      <w:r w:rsidRPr="00DA70DA">
        <w:t xml:space="preserve"> matériel</w:t>
      </w:r>
      <w:r>
        <w:t>s</w:t>
      </w:r>
      <w:r w:rsidRPr="00DA70DA">
        <w:t xml:space="preserve"> et les méthodes sont décrits ici</w:t>
      </w:r>
      <w:r>
        <w:t xml:space="preserve"> même si le titre s’appelle simplement Méthodes</w:t>
      </w:r>
      <w:r w:rsidRPr="00DA70DA">
        <w:t>.</w:t>
      </w:r>
      <w:r>
        <w:t xml:space="preserve">  Les descriptions doivent être claires et concises.</w:t>
      </w:r>
    </w:p>
    <w:p w14:paraId="0CDFA270" w14:textId="77777777" w:rsidR="007A0FA8" w:rsidRPr="00140D3E" w:rsidRDefault="007A0FA8" w:rsidP="007A0FA8">
      <w:pPr>
        <w:pStyle w:val="Sansinterligne"/>
        <w:jc w:val="both"/>
        <w:rPr>
          <w:sz w:val="16"/>
          <w:szCs w:val="16"/>
        </w:rPr>
      </w:pPr>
    </w:p>
    <w:p w14:paraId="7A67605A" w14:textId="77777777" w:rsidR="007A0FA8" w:rsidRPr="004F6336" w:rsidRDefault="007A0FA8" w:rsidP="007A0FA8">
      <w:pPr>
        <w:pStyle w:val="Sansinterligne"/>
        <w:jc w:val="both"/>
      </w:pPr>
      <w:r>
        <w:rPr>
          <w:i/>
        </w:rPr>
        <w:t>Ré</w:t>
      </w:r>
      <w:r w:rsidRPr="00DA70DA">
        <w:rPr>
          <w:i/>
        </w:rPr>
        <w:t>sultats</w:t>
      </w:r>
      <w:r>
        <w:rPr>
          <w:i/>
        </w:rPr>
        <w:t> :</w:t>
      </w:r>
      <w:r w:rsidRPr="00DA70DA">
        <w:t xml:space="preserve"> Ceci est le texte des résultats.</w:t>
      </w:r>
      <w:r>
        <w:t xml:space="preserve"> Ce paragraphe est descriptif avec les résultats de l’étude. Il ne devrait pas contenir de discussion.</w:t>
      </w:r>
    </w:p>
    <w:p w14:paraId="6AE84957" w14:textId="77777777" w:rsidR="007A0FA8" w:rsidRPr="00140D3E" w:rsidRDefault="007A0FA8" w:rsidP="007A0FA8">
      <w:pPr>
        <w:pStyle w:val="Sansinterligne"/>
        <w:jc w:val="both"/>
        <w:rPr>
          <w:sz w:val="16"/>
          <w:szCs w:val="16"/>
        </w:rPr>
      </w:pPr>
    </w:p>
    <w:p w14:paraId="6C527721" w14:textId="77777777" w:rsidR="007A0FA8" w:rsidRPr="00954FAE" w:rsidRDefault="007A0FA8" w:rsidP="007A0FA8">
      <w:pPr>
        <w:pStyle w:val="Sansinterligne"/>
        <w:jc w:val="both"/>
      </w:pPr>
      <w:r w:rsidRPr="00E46284">
        <w:rPr>
          <w:i/>
        </w:rPr>
        <w:t>Conclusions</w:t>
      </w:r>
      <w:r>
        <w:rPr>
          <w:i/>
        </w:rPr>
        <w:t> :</w:t>
      </w:r>
      <w:r w:rsidRPr="00E46284">
        <w:t xml:space="preserve"> </w:t>
      </w:r>
      <w:r w:rsidRPr="00954FAE">
        <w:t>Ceci est le texte de conclusion.</w:t>
      </w:r>
      <w:r>
        <w:t xml:space="preserve"> Ce paragraphe doit clairement identifier la finalité du travail et ne pas décrire de nouveaux faits ou résultats.</w:t>
      </w:r>
    </w:p>
    <w:p w14:paraId="32B115D0" w14:textId="77777777" w:rsidR="007A0FA8" w:rsidRDefault="007A0FA8" w:rsidP="007A0FA8">
      <w:pPr>
        <w:pStyle w:val="Sansinterligne"/>
        <w:rPr>
          <w:b/>
        </w:rPr>
      </w:pPr>
    </w:p>
    <w:p w14:paraId="4E9EAAE6" w14:textId="77777777" w:rsidR="007A0FA8" w:rsidRPr="00954FAE" w:rsidRDefault="007A0FA8" w:rsidP="007A0FA8">
      <w:pPr>
        <w:pStyle w:val="Sansinterligne"/>
        <w:rPr>
          <w:b/>
        </w:rPr>
      </w:pPr>
      <w:r>
        <w:t>Vous pouvez mettre des références à la suite du résumé et aucun format de bibliographie n’est spécialement recommandé. Pour économiser vos caractères vous pouvez citer vos références de façon condensée dans le texte (Churchill, 2010).</w:t>
      </w:r>
    </w:p>
    <w:p w14:paraId="380F0755" w14:textId="77777777" w:rsidR="007A0FA8" w:rsidRPr="00140D3E" w:rsidRDefault="007A0FA8" w:rsidP="007A0FA8">
      <w:pPr>
        <w:pStyle w:val="Sansinterligne"/>
        <w:rPr>
          <w:b/>
          <w:sz w:val="12"/>
          <w:szCs w:val="12"/>
        </w:rPr>
      </w:pPr>
    </w:p>
    <w:p w14:paraId="33991030" w14:textId="77777777" w:rsidR="007A0FA8" w:rsidRPr="003A3B46" w:rsidRDefault="007A0FA8" w:rsidP="007A0FA8">
      <w:pPr>
        <w:pStyle w:val="Sansinterligne"/>
        <w:rPr>
          <w:b/>
          <w:lang w:val="en-US"/>
        </w:rPr>
      </w:pPr>
      <w:r w:rsidRPr="003A3B46">
        <w:rPr>
          <w:b/>
          <w:lang w:val="en-US"/>
        </w:rPr>
        <w:t>References</w:t>
      </w:r>
    </w:p>
    <w:p w14:paraId="120EBFC8" w14:textId="77777777" w:rsidR="007A0FA8" w:rsidRPr="007A0FA8" w:rsidRDefault="007A0FA8" w:rsidP="007A0FA8">
      <w:pPr>
        <w:widowControl w:val="0"/>
        <w:autoSpaceDE w:val="0"/>
        <w:autoSpaceDN w:val="0"/>
        <w:adjustRightInd w:val="0"/>
        <w:spacing w:after="0" w:line="240" w:lineRule="auto"/>
        <w:ind w:left="640" w:hanging="640"/>
        <w:rPr>
          <w:rFonts w:ascii="Calibri" w:hAnsi="Calibri" w:cs="Calibri"/>
          <w:noProof/>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7A0FA8">
        <w:rPr>
          <w:rFonts w:ascii="Calibri" w:hAnsi="Calibri" w:cs="Calibri"/>
          <w:i/>
          <w:iCs/>
          <w:noProof/>
          <w:szCs w:val="24"/>
        </w:rPr>
        <w:t>Int. J. Radiat. Oncol. Biol. Phys.</w:t>
      </w:r>
      <w:r w:rsidRPr="007A0FA8">
        <w:rPr>
          <w:rFonts w:ascii="Calibri" w:hAnsi="Calibri" w:cs="Calibri"/>
          <w:noProof/>
          <w:szCs w:val="24"/>
        </w:rPr>
        <w:t xml:space="preserve"> </w:t>
      </w:r>
      <w:r w:rsidRPr="007A0FA8">
        <w:rPr>
          <w:rFonts w:ascii="Calibri" w:hAnsi="Calibri" w:cs="Calibri"/>
          <w:b/>
          <w:bCs/>
          <w:noProof/>
          <w:szCs w:val="24"/>
        </w:rPr>
        <w:t>48,</w:t>
      </w:r>
      <w:r w:rsidRPr="007A0FA8">
        <w:rPr>
          <w:rFonts w:ascii="Calibri" w:hAnsi="Calibri" w:cs="Calibri"/>
          <w:noProof/>
          <w:szCs w:val="24"/>
        </w:rPr>
        <w:t xml:space="preserve"> 81–87 (2000).</w:t>
      </w:r>
    </w:p>
    <w:p w14:paraId="5AE013ED" w14:textId="77777777" w:rsidR="007A0FA8" w:rsidRPr="00140D3E" w:rsidRDefault="007A0FA8" w:rsidP="007A0FA8">
      <w:pPr>
        <w:widowControl w:val="0"/>
        <w:autoSpaceDE w:val="0"/>
        <w:autoSpaceDN w:val="0"/>
        <w:adjustRightInd w:val="0"/>
        <w:spacing w:after="0" w:line="240" w:lineRule="auto"/>
        <w:ind w:left="640" w:hanging="640"/>
        <w:rPr>
          <w:bCs/>
          <w:sz w:val="16"/>
          <w:szCs w:val="16"/>
        </w:rPr>
      </w:pPr>
      <w:r>
        <w:rPr>
          <w:b/>
        </w:rPr>
        <w:fldChar w:fldCharType="end"/>
      </w:r>
    </w:p>
    <w:p w14:paraId="616954BF" w14:textId="77777777" w:rsidR="007A0FA8" w:rsidRPr="00140D3E" w:rsidRDefault="007A0FA8" w:rsidP="007A0FA8">
      <w:pPr>
        <w:widowControl w:val="0"/>
        <w:autoSpaceDE w:val="0"/>
        <w:autoSpaceDN w:val="0"/>
        <w:adjustRightInd w:val="0"/>
        <w:spacing w:after="0" w:line="240" w:lineRule="auto"/>
        <w:ind w:left="640" w:hanging="640"/>
        <w:rPr>
          <w:bCs/>
        </w:rPr>
      </w:pPr>
      <w:r w:rsidRPr="00140D3E">
        <w:rPr>
          <w:rFonts w:ascii="Arial" w:eastAsia="Times New Roman" w:hAnsi="Arial" w:cs="Arial"/>
          <w:b/>
          <w:bCs/>
          <w:color w:val="FF0000"/>
          <w:sz w:val="20"/>
          <w:szCs w:val="20"/>
        </w:rPr>
        <w:t xml:space="preserve">Une quinzaine de résumés seront sélectionnés par le conseil scientifique des 59èmes journées scientifiques de la SFPM. Vous indiquerez, dans le cas où vous seriez sélectionné, si vous acceptez et si vous vous engagez à rédiger un article complet en vue d’une publication dans le journal </w:t>
      </w:r>
      <w:proofErr w:type="spellStart"/>
      <w:r w:rsidRPr="00140D3E">
        <w:rPr>
          <w:rFonts w:ascii="Arial" w:eastAsia="Times New Roman" w:hAnsi="Arial" w:cs="Arial"/>
          <w:b/>
          <w:bCs/>
          <w:color w:val="FF0000"/>
          <w:sz w:val="20"/>
          <w:szCs w:val="20"/>
        </w:rPr>
        <w:t>Physica</w:t>
      </w:r>
      <w:proofErr w:type="spellEnd"/>
      <w:r w:rsidRPr="00140D3E">
        <w:rPr>
          <w:rFonts w:ascii="Arial" w:eastAsia="Times New Roman" w:hAnsi="Arial" w:cs="Arial"/>
          <w:b/>
          <w:bCs/>
          <w:color w:val="FF0000"/>
          <w:sz w:val="20"/>
          <w:szCs w:val="20"/>
        </w:rPr>
        <w:t xml:space="preserve"> Medica.</w:t>
      </w:r>
    </w:p>
    <w:p w14:paraId="20E50193" w14:textId="77777777" w:rsidR="007A0FA8" w:rsidRPr="00140D3E" w:rsidRDefault="007A0FA8" w:rsidP="007A0FA8">
      <w:pPr>
        <w:spacing w:after="0" w:line="240" w:lineRule="auto"/>
        <w:rPr>
          <w:rFonts w:ascii="Arial" w:eastAsia="Times New Roman" w:hAnsi="Arial" w:cs="Arial"/>
          <w:color w:val="000000"/>
          <w:sz w:val="12"/>
          <w:szCs w:val="12"/>
        </w:rPr>
      </w:pPr>
      <w:r w:rsidRPr="00140D3E">
        <w:rPr>
          <w:rFonts w:ascii="Arial" w:eastAsia="Times New Roman" w:hAnsi="Arial" w:cs="Arial"/>
          <w:b/>
          <w:bCs/>
          <w:color w:val="FF0000"/>
          <w:sz w:val="20"/>
          <w:szCs w:val="20"/>
        </w:rPr>
        <w:t>Pour ap</w:t>
      </w:r>
      <w:r>
        <w:rPr>
          <w:rFonts w:ascii="Arial" w:eastAsia="Times New Roman" w:hAnsi="Arial" w:cs="Arial"/>
          <w:b/>
          <w:bCs/>
          <w:color w:val="FF0000"/>
          <w:sz w:val="20"/>
          <w:szCs w:val="20"/>
        </w:rPr>
        <w:t>p</w:t>
      </w:r>
      <w:r w:rsidRPr="00140D3E">
        <w:rPr>
          <w:rFonts w:ascii="Arial" w:eastAsia="Times New Roman" w:hAnsi="Arial" w:cs="Arial"/>
          <w:b/>
          <w:bCs/>
          <w:color w:val="FF0000"/>
          <w:sz w:val="20"/>
          <w:szCs w:val="20"/>
        </w:rPr>
        <w:t>réhender ce travail, vous pouvez consulter le guide pour les auteurs :</w:t>
      </w:r>
    </w:p>
    <w:p w14:paraId="0C7A243F" w14:textId="77777777" w:rsidR="007A0FA8" w:rsidRPr="00140D3E" w:rsidRDefault="00886FCD" w:rsidP="007A0FA8">
      <w:pPr>
        <w:spacing w:after="0" w:line="240" w:lineRule="auto"/>
        <w:rPr>
          <w:rFonts w:ascii="Arial" w:eastAsia="Times New Roman" w:hAnsi="Arial" w:cs="Arial"/>
          <w:color w:val="000000"/>
          <w:sz w:val="12"/>
          <w:szCs w:val="12"/>
        </w:rPr>
      </w:pPr>
      <w:hyperlink r:id="rId8" w:history="1">
        <w:r w:rsidR="007A0FA8" w:rsidRPr="00140D3E">
          <w:rPr>
            <w:rFonts w:ascii="Arial" w:eastAsia="Times New Roman" w:hAnsi="Arial" w:cs="Arial"/>
            <w:b/>
            <w:bCs/>
            <w:color w:val="0000FF"/>
            <w:sz w:val="20"/>
            <w:szCs w:val="20"/>
            <w:u w:val="single"/>
          </w:rPr>
          <w:t>https://www.elsevier.com/journals/physica-medica/1120-1797/guide-for-authors</w:t>
        </w:r>
      </w:hyperlink>
    </w:p>
    <w:p w14:paraId="44CD2F12" w14:textId="77777777" w:rsidR="007A0FA8" w:rsidRPr="00140D3E" w:rsidRDefault="007A0FA8" w:rsidP="007A0FA8">
      <w:pPr>
        <w:spacing w:after="0" w:line="240" w:lineRule="auto"/>
        <w:rPr>
          <w:rFonts w:ascii="Arial" w:eastAsia="Times New Roman" w:hAnsi="Arial" w:cs="Arial"/>
          <w:color w:val="000000"/>
          <w:sz w:val="12"/>
          <w:szCs w:val="12"/>
        </w:rPr>
      </w:pPr>
      <w:r w:rsidRPr="00140D3E">
        <w:rPr>
          <w:rFonts w:ascii="Arial" w:eastAsia="Times New Roman" w:hAnsi="Arial" w:cs="Arial"/>
          <w:b/>
          <w:bCs/>
          <w:color w:val="FF0000"/>
          <w:sz w:val="20"/>
          <w:szCs w:val="20"/>
        </w:rPr>
        <w:t xml:space="preserve">L’annonce de la sélection interviendra fin juin. La soumission, directement sur le site </w:t>
      </w:r>
      <w:proofErr w:type="spellStart"/>
      <w:r w:rsidRPr="00140D3E">
        <w:rPr>
          <w:rFonts w:ascii="Arial" w:eastAsia="Times New Roman" w:hAnsi="Arial" w:cs="Arial"/>
          <w:b/>
          <w:bCs/>
          <w:color w:val="FF0000"/>
          <w:sz w:val="20"/>
          <w:szCs w:val="20"/>
        </w:rPr>
        <w:t>Physica</w:t>
      </w:r>
      <w:proofErr w:type="spellEnd"/>
      <w:r w:rsidRPr="00140D3E">
        <w:rPr>
          <w:rFonts w:ascii="Arial" w:eastAsia="Times New Roman" w:hAnsi="Arial" w:cs="Arial"/>
          <w:b/>
          <w:bCs/>
          <w:color w:val="FF0000"/>
          <w:sz w:val="20"/>
          <w:szCs w:val="20"/>
        </w:rPr>
        <w:t xml:space="preserve"> Medica devra s’effectuer au plus tard fin septembre. Ensuite la revue fait appel à des relecteurs pour valider la publication de l’article.</w:t>
      </w:r>
    </w:p>
    <w:p w14:paraId="0E93A97F" w14:textId="77777777" w:rsidR="007A0FA8" w:rsidRDefault="007A0FA8" w:rsidP="007A0FA8">
      <w:pPr>
        <w:widowControl w:val="0"/>
        <w:autoSpaceDE w:val="0"/>
        <w:autoSpaceDN w:val="0"/>
        <w:adjustRightInd w:val="0"/>
        <w:spacing w:after="0" w:line="240" w:lineRule="auto"/>
        <w:rPr>
          <w:bCs/>
        </w:rPr>
      </w:pPr>
      <w:r>
        <w:rPr>
          <w:bCs/>
        </w:rPr>
        <w:t>Veuillez ajouter cette mention à la fin de votre résumé.</w:t>
      </w:r>
    </w:p>
    <w:p w14:paraId="51DA2C73" w14:textId="77777777" w:rsidR="007A0FA8" w:rsidRPr="00140D3E" w:rsidRDefault="007A0FA8" w:rsidP="007A0FA8">
      <w:pPr>
        <w:widowControl w:val="0"/>
        <w:autoSpaceDE w:val="0"/>
        <w:autoSpaceDN w:val="0"/>
        <w:adjustRightInd w:val="0"/>
        <w:spacing w:after="0" w:line="240" w:lineRule="auto"/>
        <w:rPr>
          <w:bCs/>
          <w:i/>
          <w:iCs/>
        </w:rPr>
      </w:pPr>
      <w:r w:rsidRPr="00140D3E">
        <w:rPr>
          <w:bCs/>
          <w:i/>
          <w:iCs/>
        </w:rPr>
        <w:t xml:space="preserve">Dans l’éventualité où je serais sélectionné, je m’engage à réaliser un manuscrit en vue d’une publication dans </w:t>
      </w:r>
      <w:proofErr w:type="spellStart"/>
      <w:r w:rsidRPr="00140D3E">
        <w:rPr>
          <w:bCs/>
          <w:i/>
          <w:iCs/>
        </w:rPr>
        <w:t>Physica</w:t>
      </w:r>
      <w:proofErr w:type="spellEnd"/>
      <w:r w:rsidRPr="00140D3E">
        <w:rPr>
          <w:bCs/>
          <w:i/>
          <w:iCs/>
        </w:rPr>
        <w:t xml:space="preserve"> Medica :</w:t>
      </w:r>
    </w:p>
    <w:p w14:paraId="39E82446" w14:textId="77777777" w:rsidR="007A0FA8" w:rsidRDefault="007A0FA8" w:rsidP="007A0FA8">
      <w:pPr>
        <w:widowControl w:val="0"/>
        <w:autoSpaceDE w:val="0"/>
        <w:autoSpaceDN w:val="0"/>
        <w:adjustRightInd w:val="0"/>
        <w:spacing w:after="0" w:line="240" w:lineRule="auto"/>
        <w:rPr>
          <w:bCs/>
        </w:rPr>
      </w:pPr>
    </w:p>
    <w:p w14:paraId="19C46BDF" w14:textId="77777777" w:rsidR="007A0FA8" w:rsidRDefault="007A0FA8" w:rsidP="007A0FA8">
      <w:pPr>
        <w:widowControl w:val="0"/>
        <w:autoSpaceDE w:val="0"/>
        <w:autoSpaceDN w:val="0"/>
        <w:adjustRightInd w:val="0"/>
        <w:spacing w:after="0" w:line="240" w:lineRule="auto"/>
        <w:rPr>
          <w:bCs/>
        </w:rPr>
      </w:pPr>
      <w:r>
        <w:rPr>
          <w:bCs/>
        </w:rPr>
        <w:t xml:space="preserve">OUI  </w:t>
      </w:r>
      <w:r>
        <w:rPr>
          <w:bCs/>
        </w:rPr>
        <w:sym w:font="Wingdings" w:char="F071"/>
      </w:r>
      <w:r>
        <w:rPr>
          <w:bCs/>
        </w:rPr>
        <w:t xml:space="preserve">       NON  </w:t>
      </w:r>
      <w:r>
        <w:rPr>
          <w:bCs/>
        </w:rPr>
        <w:sym w:font="Wingdings" w:char="F071"/>
      </w:r>
    </w:p>
    <w:p w14:paraId="763F0818" w14:textId="04F355A8" w:rsidR="003E044E" w:rsidRPr="00BB1C8E" w:rsidRDefault="003E044E" w:rsidP="007A0FA8">
      <w:pPr>
        <w:pStyle w:val="Sansinterligne"/>
        <w:rPr>
          <w:b/>
          <w:lang w:val="en-US"/>
        </w:rPr>
      </w:pPr>
    </w:p>
    <w:sectPr w:rsidR="003E044E" w:rsidRPr="00BB1C8E" w:rsidSect="007A0FA8">
      <w:headerReference w:type="default" r:id="rId9"/>
      <w:pgSz w:w="11906" w:h="16838"/>
      <w:pgMar w:top="1021" w:right="1418" w:bottom="102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34C11F" w14:textId="77777777" w:rsidR="00886FCD" w:rsidRDefault="00886FCD" w:rsidP="00E76B03">
      <w:pPr>
        <w:spacing w:after="0" w:line="240" w:lineRule="auto"/>
      </w:pPr>
      <w:r>
        <w:separator/>
      </w:r>
    </w:p>
  </w:endnote>
  <w:endnote w:type="continuationSeparator" w:id="0">
    <w:p w14:paraId="741226F0" w14:textId="77777777" w:rsidR="00886FCD" w:rsidRDefault="00886FCD" w:rsidP="00E76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3FCE6" w14:textId="77777777" w:rsidR="00886FCD" w:rsidRDefault="00886FCD" w:rsidP="00E76B03">
      <w:pPr>
        <w:spacing w:after="0" w:line="240" w:lineRule="auto"/>
      </w:pPr>
      <w:r>
        <w:separator/>
      </w:r>
    </w:p>
  </w:footnote>
  <w:footnote w:type="continuationSeparator" w:id="0">
    <w:p w14:paraId="0334B6A4" w14:textId="77777777" w:rsidR="00886FCD" w:rsidRDefault="00886FCD" w:rsidP="00E76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B4211" w14:textId="7A7B49CD" w:rsidR="00E76B03" w:rsidRDefault="00E76B03">
    <w:pPr>
      <w:pStyle w:val="En-tte"/>
    </w:pPr>
    <w:r>
      <w:rPr>
        <w:noProof/>
      </w:rPr>
      <w:drawing>
        <wp:inline distT="0" distB="0" distL="0" distR="0" wp14:anchorId="44422238" wp14:editId="5F856E34">
          <wp:extent cx="2600960" cy="591128"/>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17225" cy="617552"/>
                  </a:xfrm>
                  <a:prstGeom prst="rect">
                    <a:avLst/>
                  </a:prstGeom>
                  <a:noFill/>
                  <a:ln>
                    <a:noFill/>
                  </a:ln>
                </pic:spPr>
              </pic:pic>
            </a:graphicData>
          </a:graphic>
        </wp:inline>
      </w:drawing>
    </w:r>
    <w:r>
      <w:t xml:space="preserve">                   </w:t>
    </w:r>
    <w:r>
      <w:rPr>
        <w:b/>
        <w:noProof/>
      </w:rPr>
      <w:drawing>
        <wp:inline distT="0" distB="0" distL="0" distR="0" wp14:anchorId="6CB3DB13" wp14:editId="4AE86ACD">
          <wp:extent cx="2519450" cy="817036"/>
          <wp:effectExtent l="0" t="0" r="0" b="0"/>
          <wp:docPr id="2" name="Image 2"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4A2E745D" w14:textId="77777777" w:rsidR="00E76B03" w:rsidRDefault="00E76B0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E6E"/>
    <w:rsid w:val="00072885"/>
    <w:rsid w:val="001C75C2"/>
    <w:rsid w:val="001D4F0C"/>
    <w:rsid w:val="00244DDA"/>
    <w:rsid w:val="002A0398"/>
    <w:rsid w:val="002F598F"/>
    <w:rsid w:val="00311326"/>
    <w:rsid w:val="00316DDC"/>
    <w:rsid w:val="0035395D"/>
    <w:rsid w:val="003A3B46"/>
    <w:rsid w:val="003E044E"/>
    <w:rsid w:val="003E1F79"/>
    <w:rsid w:val="003F276B"/>
    <w:rsid w:val="0046076E"/>
    <w:rsid w:val="00470BE3"/>
    <w:rsid w:val="004C7333"/>
    <w:rsid w:val="004F6336"/>
    <w:rsid w:val="00517B36"/>
    <w:rsid w:val="00524513"/>
    <w:rsid w:val="00533713"/>
    <w:rsid w:val="00545C29"/>
    <w:rsid w:val="005B575D"/>
    <w:rsid w:val="00625F72"/>
    <w:rsid w:val="0077579E"/>
    <w:rsid w:val="007A0FA8"/>
    <w:rsid w:val="007D1C46"/>
    <w:rsid w:val="00865A41"/>
    <w:rsid w:val="0087391C"/>
    <w:rsid w:val="00886FCD"/>
    <w:rsid w:val="00934EAB"/>
    <w:rsid w:val="00954FAE"/>
    <w:rsid w:val="009D1B94"/>
    <w:rsid w:val="009D3CE4"/>
    <w:rsid w:val="00AB6E26"/>
    <w:rsid w:val="00AD151E"/>
    <w:rsid w:val="00B51FBF"/>
    <w:rsid w:val="00B70B1D"/>
    <w:rsid w:val="00BB1C8E"/>
    <w:rsid w:val="00C055B5"/>
    <w:rsid w:val="00C63D0B"/>
    <w:rsid w:val="00CB0BCB"/>
    <w:rsid w:val="00D07757"/>
    <w:rsid w:val="00DA70DA"/>
    <w:rsid w:val="00DF58C8"/>
    <w:rsid w:val="00E46284"/>
    <w:rsid w:val="00E61CC1"/>
    <w:rsid w:val="00E76B03"/>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AD929418-2317-495D-89C5-EF19E188A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 w:type="paragraph" w:styleId="En-tte">
    <w:name w:val="header"/>
    <w:basedOn w:val="Normal"/>
    <w:link w:val="En-tteCar"/>
    <w:uiPriority w:val="99"/>
    <w:unhideWhenUsed/>
    <w:rsid w:val="00E76B03"/>
    <w:pPr>
      <w:tabs>
        <w:tab w:val="center" w:pos="4536"/>
        <w:tab w:val="right" w:pos="9072"/>
      </w:tabs>
      <w:spacing w:after="0" w:line="240" w:lineRule="auto"/>
    </w:pPr>
  </w:style>
  <w:style w:type="character" w:customStyle="1" w:styleId="En-tteCar">
    <w:name w:val="En-tête Car"/>
    <w:basedOn w:val="Policepardfaut"/>
    <w:link w:val="En-tte"/>
    <w:uiPriority w:val="99"/>
    <w:rsid w:val="00E76B03"/>
  </w:style>
  <w:style w:type="paragraph" w:styleId="Pieddepage">
    <w:name w:val="footer"/>
    <w:basedOn w:val="Normal"/>
    <w:link w:val="PieddepageCar"/>
    <w:uiPriority w:val="99"/>
    <w:unhideWhenUsed/>
    <w:rsid w:val="00E76B0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76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journals/physica-medica/1120-1797/guide-for-author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45369-6EF7-47BF-BCBD-B29031A3C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31</Words>
  <Characters>2375</Characters>
  <Application>Microsoft Office Word</Application>
  <DocSecurity>0</DocSecurity>
  <Lines>19</Lines>
  <Paragraphs>5</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Robin Garcia</cp:lastModifiedBy>
  <cp:revision>2</cp:revision>
  <dcterms:created xsi:type="dcterms:W3CDTF">2020-02-14T10:02:00Z</dcterms:created>
  <dcterms:modified xsi:type="dcterms:W3CDTF">2020-02-1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